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noProof/>
          <w:color w:val="000000"/>
        </w:rPr>
        <w:t>(Zheng &amp; Yanhong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noProof/>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Krone (Anime) | The Promised Neverland Wiki | Fandom</w:t>
      </w:r>
      <w:r w:rsidR="00FE1DFF" w:rsidRPr="00C17656">
        <w:rPr>
          <w:noProof/>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10 Movie Reveals You Can Spot Early (If You Really Look) – Page 3</w:t>
      </w:r>
      <w:r w:rsidR="00FE1DFF" w:rsidRPr="00C17656">
        <w:rPr>
          <w:noProof/>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noProof/>
          <w:color w:val="000000"/>
        </w:rPr>
        <w:t>(Kandola,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noProof/>
          <w:color w:val="000000"/>
        </w:rPr>
        <w:t>(Myss,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AA3CC7">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C17656">
        <w:rPr>
          <w:color w:val="000000"/>
        </w:rPr>
        <w:fldChar w:fldCharType="separate"/>
      </w:r>
      <w:r w:rsidR="007936C4" w:rsidRPr="00C17656">
        <w:rPr>
          <w:noProof/>
          <w:color w:val="000000"/>
        </w:rPr>
        <w:t>(</w:t>
      </w:r>
      <w:r w:rsidR="007936C4" w:rsidRPr="00C17656">
        <w:rPr>
          <w:i/>
          <w:noProof/>
          <w:color w:val="000000"/>
        </w:rPr>
        <w:t>The Servant Archetype: Reclaiming Our Purpose</w:t>
      </w:r>
      <w:r w:rsidR="007936C4" w:rsidRPr="00C17656">
        <w:rPr>
          <w:noProof/>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noProof/>
          <w:color w:val="000000"/>
        </w:rPr>
        <w:t>(Stevenson et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noProof/>
          <w:color w:val="000000"/>
        </w:rPr>
        <w:t>(Stevenson et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noProof/>
          <w:color w:val="000000"/>
        </w:rPr>
        <w:t>(Freeman,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noProof/>
          <w:color w:val="000000"/>
        </w:rPr>
        <w:t>(ten Have et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noProof/>
          <w:color w:val="000000"/>
        </w:rPr>
        <w:t>(Institute of Mental Health,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noProof/>
          <w:color w:val="000000"/>
        </w:rPr>
        <w:t>(</w:t>
      </w:r>
      <w:r w:rsidR="00D668A0" w:rsidRPr="00C17656">
        <w:rPr>
          <w:i/>
          <w:noProof/>
          <w:color w:val="000000"/>
        </w:rPr>
        <w:t>Clinical Depression (Major Depressive Disorder): Symptoms</w:t>
      </w:r>
      <w:r w:rsidR="00D668A0" w:rsidRPr="00C17656">
        <w:rPr>
          <w:noProof/>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noProof/>
          <w:color w:val="000000"/>
        </w:rPr>
        <w:t>(del Barrio,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noProof/>
          <w:color w:val="000000"/>
        </w:rPr>
        <w:t>(Kennard,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noProof/>
          <w:color w:val="000000"/>
        </w:rPr>
        <w:t>(Freedman,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noProof/>
          <w:color w:val="000000"/>
        </w:rPr>
        <w:t>(Mark &amp; S. Pearson, 2001; Pearson,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noProof/>
          <w:color w:val="000000"/>
        </w:rPr>
        <w:t>(Myss,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noProof/>
          <w:color w:val="000000"/>
        </w:rPr>
        <w:t>(</w:t>
      </w:r>
      <w:r w:rsidR="00454B47" w:rsidRPr="00C17656">
        <w:rPr>
          <w:i/>
          <w:noProof/>
          <w:color w:val="000000"/>
        </w:rPr>
        <w:t>How the 4 Survival Archetypes Drive Our Relationships – Hush Your Mind</w:t>
      </w:r>
      <w:r w:rsidR="00454B47" w:rsidRPr="00C17656">
        <w:rPr>
          <w:noProof/>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noProof/>
          <w:color w:val="000000"/>
        </w:rPr>
        <w:t>(Ackerman &amp; Puglisi,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noProof/>
          <w:color w:val="000000"/>
        </w:rPr>
        <w:t>(Ackerman &amp; Puglisi,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noProof/>
          <w:color w:val="000000"/>
        </w:rPr>
        <w:t>(Starr,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Default="00D15DAF" w:rsidP="00D15DAF">
      <w:pPr>
        <w:jc w:val="both"/>
        <w:rPr>
          <w:color w:val="000000"/>
        </w:rPr>
      </w:pPr>
      <w:r w:rsidRPr="00C17656">
        <w:rPr>
          <w:color w:val="000000"/>
        </w:rPr>
        <w:lastRenderedPageBreak/>
        <w:t>Dia III</w:t>
      </w:r>
    </w:p>
    <w:p w14:paraId="63ADDEDA" w14:textId="77777777" w:rsidR="002F1A9F" w:rsidRDefault="002F1A9F" w:rsidP="00D15DAF">
      <w:pPr>
        <w:jc w:val="both"/>
        <w:rPr>
          <w:color w:val="000000"/>
        </w:rPr>
      </w:pPr>
    </w:p>
    <w:p w14:paraId="7F824125" w14:textId="079AA037" w:rsidR="002F1A9F" w:rsidRDefault="002F1A9F" w:rsidP="002F1A9F">
      <w:pPr>
        <w:pStyle w:val="ListParagraph"/>
        <w:numPr>
          <w:ilvl w:val="1"/>
          <w:numId w:val="3"/>
        </w:numPr>
        <w:jc w:val="both"/>
        <w:rPr>
          <w:color w:val="000000"/>
        </w:rPr>
      </w:pPr>
      <w:r>
        <w:rPr>
          <w:color w:val="000000"/>
        </w:rPr>
        <w:t>FLOWER SHOP</w:t>
      </w:r>
    </w:p>
    <w:p w14:paraId="0BD140A8" w14:textId="50D28231" w:rsidR="002F1A9F" w:rsidRDefault="002F1A9F" w:rsidP="001171F7">
      <w:pPr>
        <w:ind w:firstLine="720"/>
        <w:jc w:val="both"/>
        <w:rPr>
          <w:color w:val="000000"/>
        </w:rPr>
      </w:pPr>
      <w:r>
        <w:rPr>
          <w:color w:val="000000"/>
        </w:rPr>
        <w:t>A nível ótico, compreende-se de partida que a florista se encontra em funcionamento, ao contrário do dia anterior: há uma imensidão de amostras de flores à venda</w:t>
      </w:r>
      <w:r w:rsidR="0042501F">
        <w:rPr>
          <w:color w:val="000000"/>
        </w:rPr>
        <w:t>,</w:t>
      </w:r>
      <w:r>
        <w:rPr>
          <w:color w:val="000000"/>
        </w:rPr>
        <w:t xml:space="preserve"> à porta do estabelecimento. </w:t>
      </w:r>
      <w:r w:rsidR="001171F7">
        <w:rPr>
          <w:color w:val="000000"/>
        </w:rPr>
        <w:t>Por isso, entende-se a necessidade do OLD MAN em dirigir-se a esse local – desejar os sentidos pêsames ao atual florista, o “filho do florista (original)”.</w:t>
      </w:r>
    </w:p>
    <w:p w14:paraId="4BB75FAB" w14:textId="00862A51" w:rsidR="00742643" w:rsidRDefault="0001460F" w:rsidP="0001460F">
      <w:pPr>
        <w:pStyle w:val="ListParagraph"/>
        <w:numPr>
          <w:ilvl w:val="1"/>
          <w:numId w:val="3"/>
        </w:numPr>
        <w:jc w:val="both"/>
        <w:rPr>
          <w:color w:val="000000"/>
        </w:rPr>
      </w:pPr>
      <w:proofErr w:type="spellStart"/>
      <w:r>
        <w:rPr>
          <w:color w:val="000000"/>
        </w:rPr>
        <w:t>FLOURIST’s</w:t>
      </w:r>
      <w:proofErr w:type="spellEnd"/>
      <w:r>
        <w:rPr>
          <w:color w:val="000000"/>
        </w:rPr>
        <w:t xml:space="preserve"> SON</w:t>
      </w:r>
    </w:p>
    <w:p w14:paraId="6CABC61C" w14:textId="24730310" w:rsidR="0001460F" w:rsidRDefault="0001460F" w:rsidP="0001460F">
      <w:pPr>
        <w:ind w:firstLine="720"/>
        <w:jc w:val="both"/>
        <w:rPr>
          <w:color w:val="000000"/>
        </w:rPr>
      </w:pPr>
      <w:r>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Pr>
          <w:color w:val="000000"/>
        </w:rPr>
        <w:t>FLOURIST’s</w:t>
      </w:r>
      <w:proofErr w:type="spellEnd"/>
      <w:r>
        <w:rPr>
          <w:color w:val="000000"/>
        </w:rPr>
        <w:t xml:space="preserve"> SON, que se trata do homem-mistério do dia II, caso tenha escolhido interagir com o mesmo (pois não era uma ação obrigatória para o desenrolar do enredo). </w:t>
      </w:r>
    </w:p>
    <w:p w14:paraId="73E5007F" w14:textId="750B4149" w:rsidR="0001460F" w:rsidRDefault="0001460F" w:rsidP="0001460F">
      <w:pPr>
        <w:pStyle w:val="ListParagraph"/>
        <w:numPr>
          <w:ilvl w:val="2"/>
          <w:numId w:val="3"/>
        </w:numPr>
        <w:jc w:val="both"/>
        <w:rPr>
          <w:color w:val="000000"/>
        </w:rPr>
      </w:pPr>
      <w:r>
        <w:rPr>
          <w:color w:val="000000"/>
        </w:rPr>
        <w:t>Possibilidade I</w:t>
      </w:r>
    </w:p>
    <w:p w14:paraId="33B56AE2" w14:textId="4836AF37" w:rsidR="0001460F" w:rsidRDefault="0001460F" w:rsidP="0001460F">
      <w:pPr>
        <w:ind w:firstLine="720"/>
        <w:jc w:val="both"/>
        <w:rPr>
          <w:color w:val="000000"/>
        </w:rPr>
      </w:pPr>
      <w:r>
        <w:rPr>
          <w:color w:val="000000"/>
        </w:rPr>
        <w:t xml:space="preserve">Se o velho não tiver conversado com o </w:t>
      </w:r>
      <w:proofErr w:type="spellStart"/>
      <w:r>
        <w:rPr>
          <w:color w:val="000000"/>
        </w:rPr>
        <w:t>FLOURIST’s</w:t>
      </w:r>
      <w:proofErr w:type="spellEnd"/>
      <w:r>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Default="0016129F" w:rsidP="0001460F">
      <w:pPr>
        <w:ind w:firstLine="720"/>
        <w:jc w:val="both"/>
        <w:rPr>
          <w:color w:val="000000"/>
        </w:rPr>
      </w:pPr>
      <w:r>
        <w:rPr>
          <w:color w:val="000000"/>
        </w:rPr>
        <w:t xml:space="preserve">Contudo, e na ocasião imediatamente anterior, o </w:t>
      </w:r>
      <w:proofErr w:type="spellStart"/>
      <w:r>
        <w:rPr>
          <w:color w:val="000000"/>
        </w:rPr>
        <w:t>FLOURIST’s</w:t>
      </w:r>
      <w:proofErr w:type="spellEnd"/>
      <w:r>
        <w:rPr>
          <w:color w:val="000000"/>
        </w:rPr>
        <w:t xml:space="preserve"> SON mostra-se surpreendido e de certa forma incomodado para com a intervenção do velho – e pergunta-lhe de quem se trata de forma educada. </w:t>
      </w:r>
      <w:r w:rsidR="001E018F">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Default="001E018F" w:rsidP="0001460F">
      <w:pPr>
        <w:ind w:firstLine="720"/>
        <w:jc w:val="both"/>
        <w:rPr>
          <w:color w:val="000000"/>
        </w:rPr>
      </w:pPr>
      <w:r>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Pr>
          <w:color w:val="000000"/>
        </w:rPr>
        <w:t xml:space="preserve">e do ponto de vista do </w:t>
      </w:r>
      <w:proofErr w:type="spellStart"/>
      <w:r w:rsidR="007E49D5">
        <w:rPr>
          <w:color w:val="000000"/>
        </w:rPr>
        <w:t>FLOURIST’s</w:t>
      </w:r>
      <w:proofErr w:type="spellEnd"/>
      <w:r w:rsidR="007E49D5">
        <w:rPr>
          <w:color w:val="000000"/>
        </w:rPr>
        <w:t xml:space="preserve"> SON, </w:t>
      </w:r>
      <w:r>
        <w:rPr>
          <w:color w:val="000000"/>
        </w:rPr>
        <w:t xml:space="preserve">a relação </w:t>
      </w:r>
      <w:r w:rsidR="007E49D5">
        <w:rPr>
          <w:color w:val="000000"/>
        </w:rPr>
        <w:t xml:space="preserve">seria alvo de alvoroço familiar. Atente-se a esta ideia da prontidão de julgamento e a necessidade de expor a sua explicação. </w:t>
      </w:r>
    </w:p>
    <w:p w14:paraId="36989B97" w14:textId="7AD7403F" w:rsidR="007E49D5" w:rsidRDefault="007E49D5" w:rsidP="0001460F">
      <w:pPr>
        <w:ind w:firstLine="720"/>
        <w:jc w:val="both"/>
        <w:rPr>
          <w:color w:val="000000"/>
        </w:rPr>
      </w:pPr>
      <w:r>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Pr>
          <w:color w:val="000000"/>
        </w:rPr>
        <w:t>da sua atitude auto-acusatória consoante a insuficiência demonstrada em auxiliar o pai, e ainda da necessidade de sentir-</w:t>
      </w:r>
      <w:r w:rsidR="00D311BF">
        <w:rPr>
          <w:color w:val="000000"/>
        </w:rPr>
        <w:lastRenderedPageBreak/>
        <w:t xml:space="preserve">se perdoado por ele. </w:t>
      </w:r>
      <w:r w:rsidR="0024115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Pr>
          <w:color w:val="000000"/>
        </w:rPr>
        <w:t>FLOURIST’s</w:t>
      </w:r>
      <w:proofErr w:type="spellEnd"/>
      <w:r w:rsidR="0024115B">
        <w:rPr>
          <w:color w:val="000000"/>
        </w:rPr>
        <w:t xml:space="preserve"> SON revela que a sua filha sofre de ideação suicida e acredita ser inapto para a ajudar – mas esta informação será retomada mais adiante). </w:t>
      </w:r>
    </w:p>
    <w:p w14:paraId="629DDADB" w14:textId="769B1B22" w:rsidR="0024115B" w:rsidRDefault="0024115B" w:rsidP="0001460F">
      <w:pPr>
        <w:ind w:firstLine="720"/>
        <w:jc w:val="both"/>
        <w:rPr>
          <w:color w:val="000000"/>
        </w:rPr>
      </w:pPr>
      <w:r>
        <w:rPr>
          <w:color w:val="000000"/>
        </w:rPr>
        <w:t xml:space="preserve">Diante do parágrafo precedente, um dos intuitos para com esta interação entre o OLD MAN e o </w:t>
      </w:r>
      <w:proofErr w:type="spellStart"/>
      <w:r>
        <w:rPr>
          <w:color w:val="000000"/>
        </w:rPr>
        <w:t>FLOURIST’s</w:t>
      </w:r>
      <w:proofErr w:type="spellEnd"/>
      <w:r>
        <w:rPr>
          <w:color w:val="000000"/>
        </w:rPr>
        <w:t xml:space="preserve"> SON foi de apresentar uma nova noção – a do luto</w:t>
      </w:r>
      <w:r w:rsidR="00985FB4">
        <w:rPr>
          <w:color w:val="000000"/>
        </w:rPr>
        <w:t xml:space="preserve">; o </w:t>
      </w:r>
      <w:r>
        <w:rPr>
          <w:color w:val="000000"/>
        </w:rPr>
        <w:t xml:space="preserve">florista atual referira não acreditar </w:t>
      </w:r>
      <w:r w:rsidR="00AA3CC7">
        <w:rPr>
          <w:color w:val="000000"/>
        </w:rPr>
        <w:t xml:space="preserve">no que acontecera – o que, em contrapartida, vai de encontro ao primeiro estágio do luto – designado por “Negação” </w:t>
      </w:r>
      <w:r w:rsidR="00AA3CC7">
        <w:rPr>
          <w:color w:val="000000"/>
        </w:rPr>
        <w:fldChar w:fldCharType="begin" w:fldLock="1"/>
      </w:r>
      <w:r w:rsidR="00985FB4">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Pr>
          <w:color w:val="000000"/>
        </w:rPr>
        <w:fldChar w:fldCharType="separate"/>
      </w:r>
      <w:r w:rsidR="00AA3CC7" w:rsidRPr="00AA3CC7">
        <w:rPr>
          <w:noProof/>
          <w:color w:val="000000"/>
        </w:rPr>
        <w:t>(Kübler-Ross, 2009)</w:t>
      </w:r>
      <w:r w:rsidR="00AA3CC7">
        <w:rPr>
          <w:color w:val="000000"/>
        </w:rPr>
        <w:fldChar w:fldCharType="end"/>
      </w:r>
      <w:r w:rsidR="00985FB4">
        <w:rPr>
          <w:color w:val="000000"/>
        </w:rPr>
        <w:t xml:space="preserve">, além de demonstrar reações de  paralisia, raiva, injustiça, vazio e culpa características da perda </w:t>
      </w:r>
      <w:r w:rsidR="00985FB4">
        <w:rPr>
          <w:color w:val="000000"/>
        </w:rPr>
        <w:fldChar w:fldCharType="begin" w:fldLock="1"/>
      </w:r>
      <w:r w:rsidR="001359AC">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Pr>
          <w:color w:val="000000"/>
        </w:rPr>
        <w:fldChar w:fldCharType="separate"/>
      </w:r>
      <w:r w:rsidR="00985FB4" w:rsidRPr="00985FB4">
        <w:rPr>
          <w:noProof/>
          <w:color w:val="000000"/>
        </w:rPr>
        <w:t>(Pop-Jordanova, 2021)</w:t>
      </w:r>
      <w:r w:rsidR="00985FB4">
        <w:rPr>
          <w:color w:val="000000"/>
        </w:rPr>
        <w:fldChar w:fldCharType="end"/>
      </w:r>
      <w:r w:rsidR="00AA3CC7">
        <w:rPr>
          <w:color w:val="000000"/>
        </w:rPr>
        <w:t>.</w:t>
      </w:r>
      <w:r w:rsidR="00985FB4">
        <w:rPr>
          <w:color w:val="000000"/>
        </w:rPr>
        <w:t xml:space="preserve"> Tendo em conta o luto envolver a perda de um ente querido, o aparecimento mais explícito deste conceito é essencial para a narrativa – pois se o jogador </w:t>
      </w:r>
      <w:r w:rsidR="00BB665E">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Pr>
          <w:color w:val="000000"/>
        </w:rPr>
        <w:t xml:space="preserve">Para além disso, estudos científicos e evidência clínica demonstraram que o luto pode desencadear perturbação depressiva major (depressão) em alguns indivíduos </w:t>
      </w:r>
      <w:r w:rsidR="001359AC">
        <w:rPr>
          <w:color w:val="000000"/>
        </w:rPr>
        <w:fldChar w:fldCharType="begin" w:fldLock="1"/>
      </w:r>
      <w:r w:rsidR="001359AC">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operties":{"noteIndex":0},"schema":"https://github.com/citation-style-language/schema/raw/master/csl-citation.json"}</w:instrText>
      </w:r>
      <w:r w:rsidR="001359AC">
        <w:rPr>
          <w:color w:val="000000"/>
        </w:rPr>
        <w:fldChar w:fldCharType="separate"/>
      </w:r>
      <w:r w:rsidR="001359AC" w:rsidRPr="001359AC">
        <w:rPr>
          <w:noProof/>
          <w:color w:val="000000"/>
        </w:rPr>
        <w:t>(American Psychiatric Association, 2013)</w:t>
      </w:r>
      <w:r w:rsidR="001359AC">
        <w:rPr>
          <w:color w:val="000000"/>
        </w:rPr>
        <w:fldChar w:fldCharType="end"/>
      </w:r>
      <w:r w:rsidR="001359AC">
        <w:rPr>
          <w:color w:val="000000"/>
        </w:rPr>
        <w:t xml:space="preserve">. </w:t>
      </w:r>
    </w:p>
    <w:p w14:paraId="00C4AC08" w14:textId="4D5947BC" w:rsidR="004E3800" w:rsidRDefault="004E3800" w:rsidP="0001460F">
      <w:pPr>
        <w:ind w:firstLine="720"/>
        <w:jc w:val="both"/>
        <w:rPr>
          <w:color w:val="000000"/>
        </w:rPr>
      </w:pPr>
      <w:r>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Pr>
          <w:color w:val="000000"/>
        </w:rPr>
        <w:t>FLOURIST’s</w:t>
      </w:r>
      <w:proofErr w:type="spellEnd"/>
      <w:r>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Pr>
          <w:color w:val="000000"/>
        </w:rPr>
        <w:t xml:space="preserve">a hipocrisia (o fingimento) como uma componente incluída na sua personalidade. </w:t>
      </w:r>
      <w:r w:rsidR="004238D8">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Pr>
          <w:color w:val="000000"/>
        </w:rPr>
        <w:t xml:space="preserve">O próprio filho do florista assinala a falta de persuasão no seu discurso, reparando que o próprio protagonista não o acha credível. </w:t>
      </w:r>
      <w:r w:rsidR="004238D8">
        <w:rPr>
          <w:color w:val="000000"/>
        </w:rPr>
        <w:t xml:space="preserve">Esta dualidade de comportamentos que se autoanulam irá, porventura, contribuir para o desgaste total do personagem. </w:t>
      </w:r>
    </w:p>
    <w:p w14:paraId="7BAC1B33" w14:textId="6D061D08" w:rsidR="00F57558" w:rsidRPr="0001460F" w:rsidRDefault="00F57558" w:rsidP="0001460F">
      <w:pPr>
        <w:ind w:firstLine="720"/>
        <w:jc w:val="both"/>
        <w:rPr>
          <w:color w:val="000000"/>
        </w:rPr>
      </w:pPr>
      <w:r>
        <w:rPr>
          <w:color w:val="000000"/>
        </w:rPr>
        <w:t xml:space="preserve">Após a exibição do remorso experienciado pelo </w:t>
      </w:r>
      <w:proofErr w:type="spellStart"/>
      <w:r>
        <w:rPr>
          <w:color w:val="000000"/>
        </w:rPr>
        <w:t>FLOURIST’s</w:t>
      </w:r>
      <w:proofErr w:type="spellEnd"/>
      <w:r>
        <w:rPr>
          <w:color w:val="000000"/>
        </w:rPr>
        <w:t xml:space="preserve"> SON por considerar ter abandonado o seu ancestral, o mesmo muda drasticamente de assunto (pelo menos, à primeira vista), retomando o diálogo ao, desta vez, concentrar-se num outro sujeito – a sua filha</w:t>
      </w:r>
      <w:r w:rsidR="00821F0E">
        <w:rPr>
          <w:color w:val="000000"/>
        </w:rPr>
        <w:t xml:space="preserve"> – o que leva à especulação do próprio conter uma personalidade ansiosa e volátil, dada a rapidez com que surgem os seus pensamentos e é efetuada a sua transição. </w:t>
      </w:r>
      <w:r w:rsidR="00FF498F">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p>
    <w:p w14:paraId="60FC807F" w14:textId="77777777" w:rsidR="00742643" w:rsidRPr="002F1A9F" w:rsidRDefault="00742643" w:rsidP="001171F7">
      <w:pPr>
        <w:ind w:firstLine="720"/>
        <w:jc w:val="both"/>
        <w:rPr>
          <w:color w:val="000000"/>
        </w:rPr>
      </w:pP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C17656">
        <w:rPr>
          <w:color w:val="000000"/>
        </w:rPr>
        <w:lastRenderedPageBreak/>
        <w:t xml:space="preserve">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noProof/>
          <w:color w:val="000000"/>
        </w:rPr>
        <w:t>(Sharma et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 xml:space="preserve">Realce-se a referência a este mesmo </w:t>
      </w:r>
      <w:r w:rsidR="00F448C3" w:rsidRPr="00C17656">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noProof/>
          <w:color w:val="000000"/>
        </w:rPr>
        <w:t>(Ackerman &amp; Puglisi,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lastRenderedPageBreak/>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noProof/>
          <w:color w:val="000000"/>
        </w:rPr>
        <w:t>(Rivlin,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lastRenderedPageBreak/>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noProof/>
          <w:color w:val="000000"/>
        </w:rPr>
        <w:t>(</w:t>
      </w:r>
      <w:r w:rsidR="00E30CDD" w:rsidRPr="00C17656">
        <w:rPr>
          <w:i/>
          <w:noProof/>
          <w:color w:val="000000"/>
        </w:rPr>
        <w:t>Danganronpa V3 Bonus Mode Gonta Gokuhara Sprite (R by Iyvyi on DeviantArt</w:t>
      </w:r>
      <w:r w:rsidR="00E30CDD" w:rsidRPr="00C17656">
        <w:rPr>
          <w:noProof/>
          <w:color w:val="000000"/>
        </w:rPr>
        <w:t xml:space="preserve">, n.d.; </w:t>
      </w:r>
      <w:r w:rsidR="00E30CDD" w:rsidRPr="00C17656">
        <w:rPr>
          <w:i/>
          <w:noProof/>
          <w:color w:val="000000"/>
        </w:rPr>
        <w:t>Gonta Gokuhara | Danganronpa Wiki | Fandom</w:t>
      </w:r>
      <w:r w:rsidR="00E30CDD" w:rsidRPr="00C17656">
        <w:rPr>
          <w:noProof/>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lastRenderedPageBreak/>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noProof/>
          <w:color w:val="000000"/>
        </w:rPr>
        <w:t>(</w:t>
      </w:r>
      <w:r w:rsidR="00FC43B2" w:rsidRPr="00C17656">
        <w:rPr>
          <w:rFonts w:hint="eastAsia"/>
          <w:i/>
          <w:noProof/>
          <w:color w:val="000000"/>
        </w:rPr>
        <w:t>Hannes | Wiki | Otanix Amino</w:t>
      </w:r>
      <w:r w:rsidR="00FC43B2" w:rsidRPr="00C17656">
        <w:rPr>
          <w:rFonts w:hint="eastAsia"/>
          <w:noProof/>
          <w:color w:val="000000"/>
        </w:rPr>
        <w:t xml:space="preserve">, n.d.; </w:t>
      </w:r>
      <w:r w:rsidR="00FC43B2" w:rsidRPr="00C17656">
        <w:rPr>
          <w:rFonts w:hint="eastAsia"/>
          <w:i/>
          <w:noProof/>
          <w:color w:val="000000"/>
        </w:rPr>
        <w:t xml:space="preserve">X </w:t>
      </w:r>
      <w:r w:rsidR="00FC43B2" w:rsidRPr="00C17656">
        <w:rPr>
          <w:rFonts w:hint="eastAsia"/>
          <w:i/>
          <w:noProof/>
          <w:color w:val="000000"/>
        </w:rPr>
        <w:t>上的</w:t>
      </w:r>
      <w:r w:rsidR="00FC43B2" w:rsidRPr="00C17656">
        <w:rPr>
          <w:rFonts w:hint="eastAsia"/>
          <w:i/>
          <w:noProof/>
          <w:color w:val="000000"/>
        </w:rPr>
        <w:t xml:space="preserve"> Attack on Titan Wiki</w:t>
      </w:r>
      <w:r w:rsidR="00FC43B2" w:rsidRPr="00C17656">
        <w:rPr>
          <w:rFonts w:hint="eastAsia"/>
          <w:i/>
          <w:noProof/>
          <w:color w:val="000000"/>
        </w:rPr>
        <w:t>：「</w:t>
      </w:r>
      <w:r w:rsidR="00FC43B2" w:rsidRPr="00C17656">
        <w:rPr>
          <w:rFonts w:ascii="Segoe UI Emoji" w:hAnsi="Segoe UI Emoji" w:cs="Segoe UI Emoji"/>
          <w:i/>
          <w:noProof/>
          <w:color w:val="000000"/>
        </w:rPr>
        <w:t>😢</w:t>
      </w:r>
      <w:r w:rsidR="00FC43B2" w:rsidRPr="00C17656">
        <w:rPr>
          <w:rFonts w:hint="eastAsia"/>
          <w:i/>
          <w:noProof/>
          <w:color w:val="000000"/>
        </w:rPr>
        <w:t xml:space="preserve"> Https://T.Co/ClIel6RPSg</w:t>
      </w:r>
      <w:r w:rsidR="00FC43B2" w:rsidRPr="00C17656">
        <w:rPr>
          <w:rFonts w:hint="eastAsia"/>
          <w:i/>
          <w:noProof/>
          <w:color w:val="000000"/>
        </w:rPr>
        <w:t>」</w:t>
      </w:r>
      <w:r w:rsidR="00FC43B2" w:rsidRPr="00C17656">
        <w:rPr>
          <w:rFonts w:hint="eastAsia"/>
          <w:i/>
          <w:noProof/>
          <w:color w:val="000000"/>
        </w:rPr>
        <w:t xml:space="preserve"> / X</w:t>
      </w:r>
      <w:r w:rsidR="00FC43B2" w:rsidRPr="00C17656">
        <w:rPr>
          <w:rFonts w:hint="eastAsia"/>
          <w:noProof/>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noProof/>
          <w:color w:val="000000"/>
        </w:rPr>
        <w:t>(</w:t>
      </w:r>
      <w:r w:rsidR="000C59EB" w:rsidRPr="00C17656">
        <w:rPr>
          <w:i/>
          <w:noProof/>
          <w:color w:val="000000"/>
        </w:rPr>
        <w:t>A Origem Do Gaston A Bela e a Fera/A Origem Dos Vilões T2 E4 | Disney Amino PT Amino</w:t>
      </w:r>
      <w:r w:rsidR="000C59EB" w:rsidRPr="00C17656">
        <w:rPr>
          <w:noProof/>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806B6" w14:textId="77777777" w:rsidR="007216A7" w:rsidRPr="00C17656" w:rsidRDefault="007216A7" w:rsidP="00EC425A">
      <w:pPr>
        <w:spacing w:after="0" w:line="240" w:lineRule="auto"/>
      </w:pPr>
      <w:r w:rsidRPr="00C17656">
        <w:separator/>
      </w:r>
    </w:p>
  </w:endnote>
  <w:endnote w:type="continuationSeparator" w:id="0">
    <w:p w14:paraId="5AA7077A" w14:textId="77777777" w:rsidR="007216A7" w:rsidRPr="00C17656" w:rsidRDefault="007216A7"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9C8C5" w14:textId="77777777" w:rsidR="007216A7" w:rsidRPr="00C17656" w:rsidRDefault="007216A7" w:rsidP="00EC425A">
      <w:pPr>
        <w:spacing w:after="0" w:line="240" w:lineRule="auto"/>
      </w:pPr>
      <w:r w:rsidRPr="00C17656">
        <w:separator/>
      </w:r>
    </w:p>
  </w:footnote>
  <w:footnote w:type="continuationSeparator" w:id="0">
    <w:p w14:paraId="67272E92" w14:textId="77777777" w:rsidR="007216A7" w:rsidRPr="00C17656" w:rsidRDefault="007216A7"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Autocomiseração - Dicionário Online Priberam de Português</w:t>
      </w:r>
      <w:r w:rsidRPr="00C17656">
        <w:rPr>
          <w:noProof/>
        </w:rPr>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rPr>
          <w:noProof/>
        </w:rPr>
        <w:t xml:space="preserve">(Myss, 2003; </w:t>
      </w:r>
      <w:r w:rsidR="00FE4C27" w:rsidRPr="00C17656">
        <w:rPr>
          <w:i/>
          <w:noProof/>
        </w:rPr>
        <w:t>What Is the Servant Personality Type? (Characteristics + Examples)</w:t>
      </w:r>
      <w:r w:rsidR="00FE4C27" w:rsidRPr="00C17656">
        <w:rPr>
          <w:noProof/>
        </w:rPr>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rPr>
          <w:noProof/>
        </w:rPr>
        <w:t>(Myss,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rPr>
          <w:noProof/>
        </w:rPr>
        <w:t>(Gasparini,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rPr>
          <w:noProof/>
        </w:rPr>
        <w:t>(Buckman et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Desesperançoso - Dicionário Online Priberam de Português</w:t>
      </w:r>
      <w:r w:rsidRPr="00C17656">
        <w:rPr>
          <w:noProof/>
        </w:rPr>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Gregarismo - Dicionário Online Priberam de Português</w:t>
      </w:r>
      <w:r w:rsidRPr="00C17656">
        <w:rPr>
          <w:noProof/>
        </w:rPr>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rPr>
          <w:noProof/>
        </w:rPr>
        <w:t>(</w:t>
      </w:r>
      <w:r w:rsidRPr="00C17656">
        <w:rPr>
          <w:i/>
          <w:noProof/>
        </w:rPr>
        <w:t>HBO Max</w:t>
      </w:r>
      <w:r w:rsidRPr="00C17656">
        <w:rPr>
          <w:noProof/>
        </w:rPr>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rPr>
          <w:noProof/>
        </w:rPr>
        <w:t>(</w:t>
      </w:r>
      <w:r w:rsidR="00C553AF" w:rsidRPr="00C17656">
        <w:rPr>
          <w:i/>
          <w:noProof/>
        </w:rPr>
        <w:t>MetaHuman | Realistic Person Creator - Unreal Engine</w:t>
      </w:r>
      <w:r w:rsidR="00C553AF" w:rsidRPr="00C17656">
        <w:rPr>
          <w:noProof/>
        </w:rPr>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E226D"/>
    <w:rsid w:val="004E3800"/>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216A7"/>
    <w:rsid w:val="00742643"/>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9D5"/>
    <w:rsid w:val="007E4C33"/>
    <w:rsid w:val="007E4F15"/>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7CFD"/>
    <w:rsid w:val="00BF5B98"/>
    <w:rsid w:val="00BF691E"/>
    <w:rsid w:val="00C042E9"/>
    <w:rsid w:val="00C07E99"/>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A441B6"/>
    <w:rsid w:val="00B21F54"/>
    <w:rsid w:val="00B816D8"/>
    <w:rsid w:val="00CF201C"/>
    <w:rsid w:val="00D8097E"/>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0</TotalTime>
  <Pages>62</Pages>
  <Words>26425</Words>
  <Characters>150624</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8</cp:revision>
  <dcterms:created xsi:type="dcterms:W3CDTF">2023-09-26T18:50:00Z</dcterms:created>
  <dcterms:modified xsi:type="dcterms:W3CDTF">2023-09-3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